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96443" w:rsidRPr="00196443" w:rsidRDefault="00196443" w:rsidP="00196443">
      <w:pPr>
        <w:spacing w:after="0"/>
        <w:ind w:firstLine="0"/>
        <w:rPr>
          <w:rFonts w:eastAsia="Calibri"/>
        </w:rPr>
      </w:pPr>
      <w:r w:rsidRPr="00196443">
        <w:rPr>
          <w:rFonts w:eastAsia="Calibri"/>
        </w:rPr>
        <w:t>[Name of the Writer]</w:t>
      </w:r>
    </w:p>
    <w:p w:rsidR="00196443" w:rsidRPr="00196443" w:rsidRDefault="00196443" w:rsidP="00196443">
      <w:pPr>
        <w:spacing w:after="0"/>
        <w:ind w:firstLine="0"/>
        <w:rPr>
          <w:rFonts w:eastAsia="Calibri"/>
        </w:rPr>
      </w:pPr>
      <w:r w:rsidRPr="00196443">
        <w:rPr>
          <w:rFonts w:eastAsia="Calibri"/>
        </w:rPr>
        <w:t>[Name of Instructor]</w:t>
      </w:r>
    </w:p>
    <w:p w:rsidR="00196443" w:rsidRPr="00196443" w:rsidRDefault="00196443" w:rsidP="00196443">
      <w:pPr>
        <w:spacing w:after="0"/>
        <w:ind w:firstLine="0"/>
        <w:rPr>
          <w:rFonts w:eastAsia="Calibri"/>
        </w:rPr>
      </w:pPr>
      <w:r w:rsidRPr="00196443">
        <w:rPr>
          <w:rFonts w:eastAsia="Calibri"/>
        </w:rPr>
        <w:t>[Subject]</w:t>
      </w:r>
      <w:bookmarkStart w:id="0" w:name="_GoBack"/>
      <w:bookmarkEnd w:id="0"/>
    </w:p>
    <w:p w:rsidR="00196443" w:rsidRPr="00196443" w:rsidRDefault="00196443" w:rsidP="00196443">
      <w:pPr>
        <w:spacing w:after="0"/>
        <w:ind w:firstLine="0"/>
        <w:rPr>
          <w:rFonts w:eastAsia="Calibri"/>
        </w:rPr>
      </w:pPr>
      <w:r w:rsidRPr="00196443">
        <w:rPr>
          <w:rFonts w:eastAsia="Calibri"/>
        </w:rPr>
        <w:t>[Date]</w:t>
      </w:r>
    </w:p>
    <w:p w:rsidR="00C73FFE" w:rsidRPr="00CF1E54" w:rsidRDefault="000F3A73" w:rsidP="00CF1E54">
      <w:pPr>
        <w:ind w:firstLine="0"/>
        <w:jc w:val="center"/>
        <w:rPr>
          <w:b/>
        </w:rPr>
      </w:pPr>
      <w:r w:rsidRPr="00CF1E54">
        <w:rPr>
          <w:b/>
        </w:rPr>
        <w:t>Module 2 Discussion: Internet Research</w:t>
      </w:r>
    </w:p>
    <w:p w:rsidR="00BC3746" w:rsidRDefault="000F3A73" w:rsidP="00BC3746">
      <w:r>
        <w:t xml:space="preserve">Internet in the contemporary world is being used extensively </w:t>
      </w:r>
      <w:r w:rsidR="00C25A9C">
        <w:t>for finding information on any topic. The internet is also an excellent source for finding career-related information</w:t>
      </w:r>
      <w:r w:rsidR="00BC1A7C">
        <w:t xml:space="preserve"> </w:t>
      </w:r>
      <w:r w:rsidR="00BC1A7C">
        <w:fldChar w:fldCharType="begin"/>
      </w:r>
      <w:r w:rsidR="00BC1A7C">
        <w:instrText xml:space="preserve"> ADDIN ZOTERO_ITEM CSL_CITATION {"citationID":"OgLNJlAf","properties":{"formattedCitation":"(Golding et al.)","plainCitation":"(Golding et al.)","noteIndex":0},"citationItems":[{"id":106,"uris":["http://zotero.org/users/local/Tqq4tlqy/items/7JTC2UNH"],"uri":["http://zotero.org/users/local/Tqq4tlqy/items/7JTC2UNH"],"itemData":{"id":106,"type":"article-journal","title":"Using the Internet to facilitate career choices in psychology-related fields","container-title":"Teaching of Psychology","page":"60-66","volume":"45","issue":"1","author":[{"family":"Golding","given":"Jonathan M."},{"family":"Lippert","given":"Anne M."},{"family":"Malik","given":"Sarah E."}],"issued":{"date-parts":[["2018"]]}}}],"schema":"https://github.com/citation-style-language/schema/raw/master/csl-citation.json"} </w:instrText>
      </w:r>
      <w:r w:rsidR="00BC1A7C">
        <w:fldChar w:fldCharType="separate"/>
      </w:r>
      <w:r w:rsidR="00BC1A7C" w:rsidRPr="00BC1A7C">
        <w:t>(Golding et al.)</w:t>
      </w:r>
      <w:r w:rsidR="00BC1A7C">
        <w:fldChar w:fldCharType="end"/>
      </w:r>
      <w:r w:rsidR="00C25A9C">
        <w:t xml:space="preserve">. </w:t>
      </w:r>
      <w:r w:rsidR="002C061D">
        <w:t>And I had a great experience while using the internet for locating data about the career which is most relevant to my personality. Browsing a suitable and relevant website was a bit challenging, but overall the experience was good</w:t>
      </w:r>
      <w:r w:rsidR="00126B10">
        <w:t>, and I found it really useful.</w:t>
      </w:r>
    </w:p>
    <w:p w:rsidR="00BC3746" w:rsidRDefault="000F3A73" w:rsidP="00BC3746">
      <w:r>
        <w:t xml:space="preserve">I started </w:t>
      </w:r>
      <w:r w:rsidR="006670B2">
        <w:t xml:space="preserve">to find the career-related information on the internet by entering keywords in google. The keywords I used were </w:t>
      </w:r>
      <w:r w:rsidR="00DE3A7B">
        <w:t xml:space="preserve">CPA and accountant. </w:t>
      </w:r>
      <w:r w:rsidR="00D3320F">
        <w:t xml:space="preserve">It gave me definitions of CPA and their job description. It was a bit hard for me to relate the career of CPA and accountant with my personality type, and after a various combination of keywords, I found a few websites which gave career-related information </w:t>
      </w:r>
      <w:r w:rsidR="00480D07">
        <w:t xml:space="preserve">according to my personality type. </w:t>
      </w:r>
    </w:p>
    <w:p w:rsidR="00480D07" w:rsidRDefault="000F3A73" w:rsidP="005531BD">
      <w:r>
        <w:t>From these websites, I fou</w:t>
      </w:r>
      <w:r>
        <w:t xml:space="preserve">nd enough information about my career and my personality type. The websites gave a SWOT analysis of the career I chose and also explained how this Job is suitable </w:t>
      </w:r>
      <w:r w:rsidR="00173D3A">
        <w:t xml:space="preserve">for my personality type. All this information was useful because now I have a profound understating of my career, the future of accounting and how I can deal with my weaknesses in my professional life. </w:t>
      </w:r>
    </w:p>
    <w:p w:rsidR="00C73FFE" w:rsidRDefault="000F3A73" w:rsidP="005531BD">
      <w:r w:rsidRPr="001B2187">
        <w:t>Fulvio</w:t>
      </w:r>
      <w:r>
        <w:t xml:space="preserve"> </w:t>
      </w:r>
      <w:r w:rsidRPr="001B2187">
        <w:t>Castellacci</w:t>
      </w:r>
      <w:r>
        <w:t xml:space="preserve"> and </w:t>
      </w:r>
      <w:r w:rsidRPr="001B2187">
        <w:t>Vegard</w:t>
      </w:r>
      <w:r>
        <w:t xml:space="preserve"> </w:t>
      </w:r>
      <w:r w:rsidRPr="001B2187">
        <w:t>Tveito</w:t>
      </w:r>
      <w:r>
        <w:t xml:space="preserve"> in their article have stated that the internet promotes wellbeing because it provides information and provide</w:t>
      </w:r>
      <w:r>
        <w:t xml:space="preserve">s an excellent mean for </w:t>
      </w:r>
      <w:r>
        <w:lastRenderedPageBreak/>
        <w:t xml:space="preserve">communication </w:t>
      </w:r>
      <w:r w:rsidR="00961032">
        <w:fldChar w:fldCharType="begin"/>
      </w:r>
      <w:r w:rsidR="00961032">
        <w:instrText xml:space="preserve"> ADDIN ZOTERO_ITEM CSL_CITATION {"citationID":"LojOBzbk","properties":{"formattedCitation":"(Castellacci and Tveito)","plainCitation":"(Castellacci and Tveito)","noteIndex":0},"citationItems":[{"id":108,"uris":["http://zotero.org/users/local/Tqq4tlqy/items/N73K3LND"],"uri":["http://zotero.org/users/local/Tqq4tlqy/items/N73K3LND"],"itemData":{"id":108,"type":"article-journal","title":"Internet use and well-being: A survey and a theoretical framework","container-title":"Research Policy","page":"308-325","volume":"47","issue":"1","author":[{"family":"Castellacci","given":"Fulvio"},{"family":"Tveito","given":"Vegard"}],"issued":{"date-parts":[["2018"]]}}}],"schema":"https://github.com/citation-style-language/schema/raw/master/csl-citation.json"} </w:instrText>
      </w:r>
      <w:r w:rsidR="00961032">
        <w:fldChar w:fldCharType="separate"/>
      </w:r>
      <w:r w:rsidR="00961032" w:rsidRPr="00961032">
        <w:t>(Castellacci and Tveito)</w:t>
      </w:r>
      <w:r w:rsidR="00961032">
        <w:fldChar w:fldCharType="end"/>
      </w:r>
      <w:r w:rsidR="00961032">
        <w:t xml:space="preserve"> Hence this is also true for career-related information. However, I feel that the drawback </w:t>
      </w:r>
      <w:r w:rsidR="008A397E">
        <w:t xml:space="preserve">of using the internet is that the information is </w:t>
      </w:r>
      <w:r w:rsidR="00F0567A">
        <w:t xml:space="preserve">only provided by the scholars and opinion of experts in the field is missing. </w:t>
      </w:r>
      <w:r w:rsidR="006613AD">
        <w:t>Despite this the information was up-to-date, and I will use the internet to get job-related information in the future because this practice was time-saving and cost-effective.</w:t>
      </w:r>
    </w:p>
    <w:p w:rsidR="00C73FFE" w:rsidRDefault="000F3A73">
      <w:r>
        <w:br w:type="page"/>
      </w:r>
    </w:p>
    <w:p w:rsidR="00C73FFE" w:rsidRPr="00C73FFE" w:rsidRDefault="000F3A73" w:rsidP="00C73FFE">
      <w:pPr>
        <w:ind w:firstLine="0"/>
        <w:jc w:val="center"/>
        <w:rPr>
          <w:b/>
        </w:rPr>
      </w:pPr>
      <w:r w:rsidRPr="00C73FFE">
        <w:rPr>
          <w:b/>
        </w:rPr>
        <w:lastRenderedPageBreak/>
        <w:t>Works Cited</w:t>
      </w:r>
    </w:p>
    <w:p w:rsidR="00C73FFE" w:rsidRPr="00C73FFE" w:rsidRDefault="000F3A73" w:rsidP="00C73FFE">
      <w:pPr>
        <w:pStyle w:val="Bibliography"/>
      </w:pPr>
      <w:r>
        <w:fldChar w:fldCharType="begin"/>
      </w:r>
      <w:r>
        <w:instrText xml:space="preserve"> ADDIN ZOTERO_BIBL {"uncited":[],"omitted":[],"custom":</w:instrText>
      </w:r>
      <w:r>
        <w:instrText xml:space="preserve">[]} CSL_BIBLIOGRAPHY </w:instrText>
      </w:r>
      <w:r>
        <w:fldChar w:fldCharType="separate"/>
      </w:r>
      <w:r w:rsidRPr="00C73FFE">
        <w:t xml:space="preserve">Castellacci, Fulvio, and Vegard Tveito. “Internet Use and Well-Being: A Survey and a Theoretical Framework.” </w:t>
      </w:r>
      <w:r w:rsidRPr="00C73FFE">
        <w:rPr>
          <w:i/>
          <w:iCs/>
        </w:rPr>
        <w:t>Research Policy</w:t>
      </w:r>
      <w:r w:rsidRPr="00C73FFE">
        <w:t>, vol. 47, no. 1, 2018, pp. 308–25.</w:t>
      </w:r>
    </w:p>
    <w:p w:rsidR="00C73FFE" w:rsidRPr="00C73FFE" w:rsidRDefault="000F3A73" w:rsidP="00C73FFE">
      <w:pPr>
        <w:pStyle w:val="Bibliography"/>
      </w:pPr>
      <w:r w:rsidRPr="00C73FFE">
        <w:t>Golding, Jonathan M., et al. “Using the Internet to Facilitate Career Choic</w:t>
      </w:r>
      <w:r w:rsidRPr="00C73FFE">
        <w:t xml:space="preserve">es in Psychology-Related Fields.” </w:t>
      </w:r>
      <w:r w:rsidRPr="00C73FFE">
        <w:rPr>
          <w:i/>
          <w:iCs/>
        </w:rPr>
        <w:t>The teaching of Psychology</w:t>
      </w:r>
      <w:r w:rsidRPr="00C73FFE">
        <w:t>, vol. 45, no. 1, 2018, pp. 60–66.</w:t>
      </w:r>
    </w:p>
    <w:p w:rsidR="00BC1A7C" w:rsidRDefault="000F3A73" w:rsidP="00C73FFE">
      <w:r>
        <w:fldChar w:fldCharType="end"/>
      </w:r>
      <w:r w:rsidR="006613AD">
        <w:t xml:space="preserve"> </w:t>
      </w:r>
    </w:p>
    <w:p w:rsidR="00BC3746" w:rsidRDefault="00BC3746" w:rsidP="00BC3746"/>
    <w:p w:rsidR="00126B10" w:rsidRDefault="00126B10"/>
    <w:p w:rsidR="002C061D" w:rsidRDefault="002C061D"/>
    <w:sectPr w:rsidR="002C061D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F3A73" w:rsidRDefault="000F3A73" w:rsidP="00196443">
      <w:pPr>
        <w:spacing w:after="0" w:line="240" w:lineRule="auto"/>
      </w:pPr>
      <w:r>
        <w:separator/>
      </w:r>
    </w:p>
  </w:endnote>
  <w:endnote w:type="continuationSeparator" w:id="0">
    <w:p w:rsidR="000F3A73" w:rsidRDefault="000F3A73" w:rsidP="001964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F3A73" w:rsidRDefault="000F3A73" w:rsidP="00196443">
      <w:pPr>
        <w:spacing w:after="0" w:line="240" w:lineRule="auto"/>
      </w:pPr>
      <w:r>
        <w:separator/>
      </w:r>
    </w:p>
  </w:footnote>
  <w:footnote w:type="continuationSeparator" w:id="0">
    <w:p w:rsidR="000F3A73" w:rsidRDefault="000F3A73" w:rsidP="0019644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70936527"/>
      <w:docPartObj>
        <w:docPartGallery w:val="Page Numbers (Top of Page)"/>
        <w:docPartUnique/>
      </w:docPartObj>
    </w:sdtPr>
    <w:sdtEndPr>
      <w:rPr>
        <w:noProof/>
      </w:rPr>
    </w:sdtEndPr>
    <w:sdtContent>
      <w:p w:rsidR="00196443" w:rsidRDefault="00196443">
        <w:pPr>
          <w:pStyle w:val="Header"/>
          <w:jc w:val="right"/>
        </w:pPr>
        <w:r>
          <w:t xml:space="preserve">Last nam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196443" w:rsidRDefault="0019644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144EE"/>
    <w:rsid w:val="000F3A73"/>
    <w:rsid w:val="001144EE"/>
    <w:rsid w:val="00126B10"/>
    <w:rsid w:val="00173D3A"/>
    <w:rsid w:val="00196443"/>
    <w:rsid w:val="001B2187"/>
    <w:rsid w:val="002C061D"/>
    <w:rsid w:val="00480D07"/>
    <w:rsid w:val="005531BD"/>
    <w:rsid w:val="005D05B6"/>
    <w:rsid w:val="006613AD"/>
    <w:rsid w:val="006670B2"/>
    <w:rsid w:val="008A397E"/>
    <w:rsid w:val="00961032"/>
    <w:rsid w:val="00AC3BD0"/>
    <w:rsid w:val="00BC1A7C"/>
    <w:rsid w:val="00BC3746"/>
    <w:rsid w:val="00C25A9C"/>
    <w:rsid w:val="00C73FFE"/>
    <w:rsid w:val="00CA3E89"/>
    <w:rsid w:val="00CF1E54"/>
    <w:rsid w:val="00D3320F"/>
    <w:rsid w:val="00DE3A7B"/>
    <w:rsid w:val="00F056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C0D345C-9283-44D8-B601-2FC5D8AC31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73FFE"/>
    <w:pPr>
      <w:spacing w:after="0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19644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96443"/>
  </w:style>
  <w:style w:type="paragraph" w:styleId="Footer">
    <w:name w:val="footer"/>
    <w:basedOn w:val="Normal"/>
    <w:link w:val="FooterChar"/>
    <w:uiPriority w:val="99"/>
    <w:unhideWhenUsed/>
    <w:rsid w:val="0019644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964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91</Words>
  <Characters>3373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SHA ROBERT</dc:creator>
  <cp:lastModifiedBy>ASHA ROBERT</cp:lastModifiedBy>
  <cp:revision>2</cp:revision>
  <dcterms:created xsi:type="dcterms:W3CDTF">2019-03-21T06:01:00Z</dcterms:created>
  <dcterms:modified xsi:type="dcterms:W3CDTF">2019-03-21T0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4"&gt;&lt;session id="D1sKH5IN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